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C656D0" w:rsidRDefault="00C656D0">
          <w:pPr>
            <w:pStyle w:val="TOC1"/>
            <w:tabs>
              <w:tab w:val="right" w:leader="dot" w:pos="9010"/>
            </w:tabs>
            <w:rPr>
              <w:noProof/>
            </w:rPr>
          </w:pPr>
          <w:r>
            <w:fldChar w:fldCharType="begin"/>
          </w:r>
          <w:r>
            <w:instrText xml:space="preserve"> TOC \o "1-3" \h \z \u </w:instrText>
          </w:r>
          <w:r>
            <w:fldChar w:fldCharType="separate"/>
          </w:r>
          <w:hyperlink w:anchor="_Toc506999175" w:history="1">
            <w:r w:rsidRPr="0049421C">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6999175 \h </w:instrText>
            </w:r>
            <w:r>
              <w:rPr>
                <w:noProof/>
                <w:webHidden/>
              </w:rPr>
            </w:r>
            <w:r>
              <w:rPr>
                <w:noProof/>
                <w:webHidden/>
              </w:rPr>
              <w:fldChar w:fldCharType="separate"/>
            </w:r>
            <w:r>
              <w:rPr>
                <w:noProof/>
                <w:webHidden/>
              </w:rPr>
              <w:t>4</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Pr="00C656D0" w:rsidRDefault="001D51BD" w:rsidP="00C656D0">
      <w:pPr>
        <w:pStyle w:val="Heading1"/>
        <w:rPr>
          <w:rFonts w:ascii="Times New Roman" w:hAnsi="Times New Roman" w:cs="Times New Roman"/>
          <w:b/>
          <w:sz w:val="28"/>
          <w:szCs w:val="28"/>
          <w:lang w:val="en-IE"/>
        </w:rPr>
      </w:pPr>
      <w:bookmarkStart w:id="0" w:name="_Toc506999175"/>
      <w:r w:rsidRPr="00C656D0">
        <w:rPr>
          <w:rFonts w:ascii="Times New Roman" w:hAnsi="Times New Roman" w:cs="Times New Roman"/>
          <w:b/>
          <w:sz w:val="28"/>
          <w:szCs w:val="28"/>
          <w:lang w:val="en-IE"/>
        </w:rPr>
        <w:lastRenderedPageBreak/>
        <w:t>Literature Review</w:t>
      </w:r>
      <w:bookmarkEnd w:id="0"/>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8C678D">
        <w:rPr>
          <w:rFonts w:ascii="Times New Roman" w:hAnsi="Times New Roman" w:cs="Times New Roman"/>
          <w:lang w:val="en-IE"/>
        </w:rPr>
        <w:t>as also led to th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Social engineering can take form in a number of different approaches such as 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B45C91" w:rsidRDefault="00B45C91" w:rsidP="001D51BD">
      <w:pPr>
        <w:spacing w:line="360" w:lineRule="auto"/>
        <w:jc w:val="both"/>
        <w:rPr>
          <w:rFonts w:ascii="Times New Roman" w:hAnsi="Times New Roman" w:cs="Times New Roman"/>
          <w:lang w:val="en-IE"/>
        </w:rPr>
      </w:pPr>
    </w:p>
    <w:p w:rsidR="00B45C91"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Due to the increasing usage of online banking and payments as outlined previously, these financial institutions rely heavily on machine learning algorithms to alert them to any unusual transactions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lastRenderedPageBreak/>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 Nearest Neighbour (K</w:t>
      </w:r>
      <w:r w:rsidR="004E7250">
        <w:rPr>
          <w:rFonts w:ascii="Times New Roman" w:hAnsi="Times New Roman" w:cs="Times New Roman"/>
          <w:lang w:val="en-IE"/>
        </w:rPr>
        <w:t>NN)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Logistic Regression (LR). The study was carried out on a dataset with approximately 280,000 transactions that was 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Shen et. al,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lastRenderedPageBreak/>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Duman et. al,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bookmarkStart w:id="1" w:name="_GoBack"/>
      <w:bookmarkEnd w:id="1"/>
    </w:p>
    <w:p w:rsidR="002B447D" w:rsidRDefault="002B447D" w:rsidP="001D51BD">
      <w:pPr>
        <w:spacing w:line="360" w:lineRule="auto"/>
        <w:jc w:val="both"/>
        <w:rPr>
          <w:rFonts w:ascii="Times New Roman" w:hAnsi="Times New Roman" w:cs="Times New Roman"/>
          <w:lang w:val="en-IE"/>
        </w:rPr>
      </w:pPr>
    </w:p>
    <w:p w:rsidR="002B447D" w:rsidRDefault="002B447D" w:rsidP="001D51BD">
      <w:pPr>
        <w:spacing w:line="360" w:lineRule="auto"/>
        <w:jc w:val="both"/>
        <w:rPr>
          <w:rFonts w:ascii="Times New Roman" w:hAnsi="Times New Roman" w:cs="Times New Roman"/>
          <w:lang w:val="en-IE"/>
        </w:rPr>
      </w:pPr>
    </w:p>
    <w:p w:rsidR="003D3B48" w:rsidRDefault="003D3B48" w:rsidP="001D51BD">
      <w:pPr>
        <w:spacing w:line="360" w:lineRule="auto"/>
        <w:jc w:val="both"/>
        <w:rPr>
          <w:rFonts w:ascii="Times New Roman" w:hAnsi="Times New Roman" w:cs="Times New Roman"/>
          <w:lang w:val="en-IE"/>
        </w:rPr>
      </w:pPr>
    </w:p>
    <w:p w:rsidR="003D3B48" w:rsidRDefault="003D3B48" w:rsidP="001D51BD">
      <w:pPr>
        <w:spacing w:line="360" w:lineRule="auto"/>
        <w:jc w:val="both"/>
        <w:rPr>
          <w:rFonts w:ascii="Times New Roman" w:hAnsi="Times New Roman" w:cs="Times New Roman"/>
          <w:lang w:val="en-IE"/>
        </w:rPr>
      </w:pPr>
    </w:p>
    <w:p w:rsidR="001D51BD" w:rsidRPr="001D51BD" w:rsidRDefault="001D51BD" w:rsidP="001D51BD">
      <w:pPr>
        <w:spacing w:line="360" w:lineRule="auto"/>
        <w:jc w:val="both"/>
        <w:rPr>
          <w:rFonts w:ascii="Times New Roman" w:hAnsi="Times New Roman" w:cs="Times New Roman"/>
          <w:lang w:val="en-IE"/>
        </w:rPr>
      </w:pPr>
    </w:p>
    <w:sectPr w:rsidR="001D51BD" w:rsidRPr="001D51BD" w:rsidSect="00C656D0">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4D2E" w:rsidRDefault="002C4D2E" w:rsidP="00C656D0">
      <w:r>
        <w:separator/>
      </w:r>
    </w:p>
  </w:endnote>
  <w:endnote w:type="continuationSeparator" w:id="0">
    <w:p w:rsidR="002C4D2E" w:rsidRDefault="002C4D2E"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4D2E" w:rsidRDefault="002C4D2E" w:rsidP="00C656D0">
      <w:r>
        <w:separator/>
      </w:r>
    </w:p>
  </w:footnote>
  <w:footnote w:type="continuationSeparator" w:id="0">
    <w:p w:rsidR="002C4D2E" w:rsidRDefault="002C4D2E"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42906"/>
    <w:rsid w:val="000536F4"/>
    <w:rsid w:val="00060386"/>
    <w:rsid w:val="000B1D2C"/>
    <w:rsid w:val="000E3154"/>
    <w:rsid w:val="00172CD9"/>
    <w:rsid w:val="001805F3"/>
    <w:rsid w:val="001C4742"/>
    <w:rsid w:val="001C6ACE"/>
    <w:rsid w:val="001D51BD"/>
    <w:rsid w:val="00204B36"/>
    <w:rsid w:val="00246658"/>
    <w:rsid w:val="0028674E"/>
    <w:rsid w:val="002B447D"/>
    <w:rsid w:val="002C3143"/>
    <w:rsid w:val="002C4D2E"/>
    <w:rsid w:val="002D6B19"/>
    <w:rsid w:val="002F155E"/>
    <w:rsid w:val="003010E9"/>
    <w:rsid w:val="00305D7D"/>
    <w:rsid w:val="003760CA"/>
    <w:rsid w:val="00382B3C"/>
    <w:rsid w:val="00396CA5"/>
    <w:rsid w:val="003C5755"/>
    <w:rsid w:val="003D3B48"/>
    <w:rsid w:val="00484365"/>
    <w:rsid w:val="004A1268"/>
    <w:rsid w:val="004C09F3"/>
    <w:rsid w:val="004D0582"/>
    <w:rsid w:val="004E7250"/>
    <w:rsid w:val="00656EF5"/>
    <w:rsid w:val="00667DB8"/>
    <w:rsid w:val="006B060C"/>
    <w:rsid w:val="006D5109"/>
    <w:rsid w:val="00765C99"/>
    <w:rsid w:val="007862C7"/>
    <w:rsid w:val="007B7DF9"/>
    <w:rsid w:val="00825E00"/>
    <w:rsid w:val="00853A06"/>
    <w:rsid w:val="00882A2C"/>
    <w:rsid w:val="008C678D"/>
    <w:rsid w:val="009B7987"/>
    <w:rsid w:val="00A145ED"/>
    <w:rsid w:val="00A43498"/>
    <w:rsid w:val="00AC0CB7"/>
    <w:rsid w:val="00B17AB2"/>
    <w:rsid w:val="00B45C91"/>
    <w:rsid w:val="00B55149"/>
    <w:rsid w:val="00B77220"/>
    <w:rsid w:val="00B927BB"/>
    <w:rsid w:val="00BC5DFC"/>
    <w:rsid w:val="00BD0BC0"/>
    <w:rsid w:val="00BE29B3"/>
    <w:rsid w:val="00C656D0"/>
    <w:rsid w:val="00C717FE"/>
    <w:rsid w:val="00C72A6E"/>
    <w:rsid w:val="00CA5C3F"/>
    <w:rsid w:val="00D620DC"/>
    <w:rsid w:val="00D6424F"/>
    <w:rsid w:val="00D9357A"/>
    <w:rsid w:val="00DC2A53"/>
    <w:rsid w:val="00E00A9D"/>
    <w:rsid w:val="00E013E1"/>
    <w:rsid w:val="00E43623"/>
    <w:rsid w:val="00E70811"/>
    <w:rsid w:val="00E83FFE"/>
    <w:rsid w:val="00E9722E"/>
    <w:rsid w:val="00EE1789"/>
    <w:rsid w:val="00F42CED"/>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3009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D6AD4-7DC3-1543-B77C-8DEE02E04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5</Pages>
  <Words>2701</Words>
  <Characters>1540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cp:revision>
  <dcterms:created xsi:type="dcterms:W3CDTF">2018-02-21T12:15:00Z</dcterms:created>
  <dcterms:modified xsi:type="dcterms:W3CDTF">2018-02-2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bGV2cQo"/&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 name="noteType" value="0"/&gt;&lt;/prefs&gt;&lt;/data&gt;</vt:lpwstr>
  </property>
</Properties>
</file>